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344F6" w:rsidRDefault="00607E9A" w:rsidP="00A344F6">
      <w:pPr>
        <w:spacing w:line="480" w:lineRule="auto"/>
        <w:jc w:val="center"/>
        <w:rPr>
          <w:rFonts w:ascii="Times New Roman" w:hAnsi="Times New Roman" w:cs="Times New Roman"/>
          <w:b/>
          <w:lang w:val="es-ES"/>
        </w:rPr>
      </w:pPr>
      <w:r w:rsidRPr="00607E9A">
        <w:rPr>
          <w:rFonts w:ascii="Times New Roman" w:hAnsi="Times New Roman" w:cs="Times New Roman"/>
          <w:b/>
        </w:rPr>
        <w:t>Parental Reflective Func</w:t>
      </w:r>
      <w:r>
        <w:rPr>
          <w:rFonts w:ascii="Times New Roman" w:hAnsi="Times New Roman" w:cs="Times New Roman"/>
          <w:b/>
        </w:rPr>
        <w:t xml:space="preserve">tioning Questionnaire </w:t>
      </w:r>
      <w:r w:rsidRPr="00607E9A">
        <w:rPr>
          <w:rFonts w:ascii="Times New Roman" w:hAnsi="Times New Roman" w:cs="Times New Roman"/>
          <w:b/>
        </w:rPr>
        <w:t xml:space="preserve">(PRFQ). </w:t>
      </w:r>
      <w:r w:rsidRPr="00607E9A">
        <w:rPr>
          <w:rFonts w:ascii="Times New Roman" w:hAnsi="Times New Roman" w:cs="Times New Roman"/>
          <w:b/>
          <w:lang w:val="es-ES"/>
        </w:rPr>
        <w:t xml:space="preserve">Versión española. </w:t>
      </w:r>
    </w:p>
    <w:p w:rsidR="0062606A" w:rsidRPr="00607E9A" w:rsidRDefault="0062606A" w:rsidP="00A344F6">
      <w:pPr>
        <w:spacing w:line="480" w:lineRule="auto"/>
        <w:jc w:val="center"/>
        <w:rPr>
          <w:rFonts w:ascii="Times New Roman" w:hAnsi="Times New Roman" w:cs="Times New Roman"/>
          <w:b/>
          <w:lang w:val="es-ES"/>
        </w:rPr>
      </w:pPr>
    </w:p>
    <w:p w:rsidR="00A344F6" w:rsidRPr="0062606A" w:rsidRDefault="00A344F6" w:rsidP="0062606A">
      <w:pPr>
        <w:autoSpaceDE w:val="0"/>
        <w:autoSpaceDN w:val="0"/>
        <w:adjustRightInd w:val="0"/>
        <w:spacing w:after="160"/>
        <w:ind w:left="480" w:hanging="480"/>
        <w:jc w:val="both"/>
        <w:rPr>
          <w:rFonts w:ascii="Times New Roman" w:hAnsi="Times New Roman" w:cs="Times New Roman"/>
          <w:noProof/>
          <w:szCs w:val="24"/>
          <w:lang w:val="es-ES"/>
        </w:rPr>
      </w:pPr>
      <w:r w:rsidRPr="00A344F6">
        <w:rPr>
          <w:rFonts w:ascii="Times New Roman" w:hAnsi="Times New Roman" w:cs="Times New Roman"/>
        </w:rPr>
        <w:fldChar w:fldCharType="begin" w:fldLock="1"/>
      </w:r>
      <w:r w:rsidRPr="00A344F6">
        <w:rPr>
          <w:rFonts w:ascii="Times New Roman" w:hAnsi="Times New Roman" w:cs="Times New Roman"/>
          <w:lang w:val="es-ES"/>
        </w:rPr>
        <w:instrText xml:space="preserve">ADDIN Mendeley Bibliography CSL_BIBLIOGRAPHY </w:instrText>
      </w:r>
      <w:r w:rsidRPr="00A344F6">
        <w:rPr>
          <w:rFonts w:ascii="Times New Roman" w:hAnsi="Times New Roman" w:cs="Times New Roman"/>
        </w:rPr>
        <w:fldChar w:fldCharType="separate"/>
      </w:r>
      <w:r w:rsidRPr="00A344F6">
        <w:rPr>
          <w:rFonts w:ascii="Times New Roman" w:hAnsi="Times New Roman" w:cs="Times New Roman"/>
          <w:noProof/>
          <w:szCs w:val="24"/>
          <w:lang w:val="es-ES"/>
        </w:rPr>
        <w:t xml:space="preserve">Gordo, L., Iriarte Elejalde, L., &amp; Martínez-Pampliega, A. (2020). Versión Española del Cuestionario de Función Reflexiva Parental (CFRP-18). </w:t>
      </w:r>
      <w:r w:rsidRPr="00A344F6">
        <w:rPr>
          <w:rFonts w:ascii="Times New Roman" w:hAnsi="Times New Roman" w:cs="Times New Roman"/>
          <w:i/>
          <w:iCs/>
          <w:noProof/>
          <w:szCs w:val="24"/>
          <w:lang w:val="es-ES"/>
        </w:rPr>
        <w:t>Revista Iberoamericana de Diagnóstico y Evaluación – e Avaliação Psicológica</w:t>
      </w:r>
      <w:r w:rsidRPr="00A344F6">
        <w:rPr>
          <w:rFonts w:ascii="Times New Roman" w:hAnsi="Times New Roman" w:cs="Times New Roman"/>
          <w:noProof/>
          <w:szCs w:val="24"/>
          <w:lang w:val="es-ES"/>
        </w:rPr>
        <w:t xml:space="preserve">, </w:t>
      </w:r>
      <w:r w:rsidRPr="00A344F6">
        <w:rPr>
          <w:rFonts w:ascii="Times New Roman" w:hAnsi="Times New Roman" w:cs="Times New Roman"/>
          <w:i/>
          <w:iCs/>
          <w:noProof/>
          <w:szCs w:val="24"/>
          <w:lang w:val="es-ES"/>
        </w:rPr>
        <w:t>55</w:t>
      </w:r>
      <w:r w:rsidRPr="00A344F6">
        <w:rPr>
          <w:rFonts w:ascii="Times New Roman" w:hAnsi="Times New Roman" w:cs="Times New Roman"/>
          <w:noProof/>
          <w:szCs w:val="24"/>
          <w:lang w:val="es-ES"/>
        </w:rPr>
        <w:t>(2). https://doi.org/10.21865/RIDEP55.2.01</w:t>
      </w:r>
    </w:p>
    <w:p w:rsidR="00A344F6" w:rsidRPr="00A344F6" w:rsidRDefault="00A344F6" w:rsidP="00A344F6">
      <w:pPr>
        <w:autoSpaceDE w:val="0"/>
        <w:autoSpaceDN w:val="0"/>
        <w:adjustRightInd w:val="0"/>
        <w:spacing w:after="160"/>
        <w:ind w:left="480" w:hanging="480"/>
        <w:jc w:val="both"/>
        <w:rPr>
          <w:rFonts w:ascii="Times New Roman" w:hAnsi="Times New Roman" w:cs="Times New Roman"/>
          <w:noProof/>
        </w:rPr>
      </w:pPr>
      <w:r w:rsidRPr="00A344F6">
        <w:rPr>
          <w:rFonts w:ascii="Times New Roman" w:hAnsi="Times New Roman" w:cs="Times New Roman"/>
        </w:rPr>
        <w:fldChar w:fldCharType="end"/>
      </w:r>
      <w:r w:rsidRPr="00A344F6">
        <w:rPr>
          <w:rFonts w:ascii="Times New Roman" w:hAnsi="Times New Roman" w:cs="Times New Roman"/>
        </w:rPr>
        <w:fldChar w:fldCharType="begin" w:fldLock="1"/>
      </w:r>
      <w:r w:rsidRPr="00A344F6">
        <w:rPr>
          <w:rFonts w:ascii="Times New Roman" w:hAnsi="Times New Roman" w:cs="Times New Roman"/>
          <w:lang w:val="es-ES"/>
        </w:rPr>
        <w:instrText xml:space="preserve">ADDIN Mendeley Bibliography CSL_BIBLIOGRAPHY </w:instrText>
      </w:r>
      <w:r w:rsidRPr="00A344F6">
        <w:rPr>
          <w:rFonts w:ascii="Times New Roman" w:hAnsi="Times New Roman" w:cs="Times New Roman"/>
        </w:rPr>
        <w:fldChar w:fldCharType="separate"/>
      </w:r>
      <w:r w:rsidRPr="00A344F6">
        <w:rPr>
          <w:rFonts w:ascii="Times New Roman" w:hAnsi="Times New Roman" w:cs="Times New Roman"/>
          <w:noProof/>
          <w:szCs w:val="24"/>
          <w:lang w:val="es-ES"/>
        </w:rPr>
        <w:t xml:space="preserve">Gordo, L., Martínez-Pampliega, A., Iriarte Elejalde, L., &amp; Luyten, P. (2020). </w:t>
      </w:r>
      <w:r w:rsidRPr="00A344F6">
        <w:rPr>
          <w:rFonts w:ascii="Times New Roman" w:hAnsi="Times New Roman" w:cs="Times New Roman"/>
          <w:noProof/>
          <w:szCs w:val="24"/>
        </w:rPr>
        <w:t xml:space="preserve">Do Parental Reflective Functioning and Parental Competence Affect The Socioemotional Adjustment Of Children? </w:t>
      </w:r>
      <w:r w:rsidRPr="00A344F6">
        <w:rPr>
          <w:rFonts w:ascii="Times New Roman" w:hAnsi="Times New Roman" w:cs="Times New Roman"/>
          <w:i/>
          <w:iCs/>
          <w:noProof/>
          <w:szCs w:val="24"/>
        </w:rPr>
        <w:t>Journal of Child and Family Studies</w:t>
      </w:r>
      <w:r w:rsidRPr="00A344F6">
        <w:rPr>
          <w:rFonts w:ascii="Times New Roman" w:hAnsi="Times New Roman" w:cs="Times New Roman"/>
          <w:noProof/>
          <w:szCs w:val="24"/>
        </w:rPr>
        <w:t>. https://doi.org/10.1007/s10826-020-01840-z</w:t>
      </w:r>
    </w:p>
    <w:p w:rsidR="00A344F6" w:rsidRDefault="00A344F6" w:rsidP="00A344F6">
      <w:pPr>
        <w:jc w:val="both"/>
      </w:pPr>
      <w:r w:rsidRPr="00A344F6">
        <w:rPr>
          <w:rFonts w:ascii="Times New Roman" w:hAnsi="Times New Roman" w:cs="Times New Roman"/>
        </w:rPr>
        <w:fldChar w:fldCharType="end"/>
      </w:r>
    </w:p>
    <w:p w:rsidR="00607E9A" w:rsidRPr="00A344F6" w:rsidRDefault="00607E9A" w:rsidP="00591DEE">
      <w:pPr>
        <w:spacing w:before="65"/>
        <w:ind w:right="-43"/>
        <w:jc w:val="both"/>
        <w:rPr>
          <w:rFonts w:ascii="Times New Roman" w:eastAsia="Arial" w:hAnsi="Times New Roman" w:cs="Times New Roman"/>
          <w:b/>
          <w:bCs/>
          <w:lang w:val="en-GB"/>
        </w:rPr>
      </w:pPr>
      <w:bookmarkStart w:id="0" w:name="_GoBack"/>
      <w:bookmarkEnd w:id="0"/>
    </w:p>
    <w:p w:rsidR="00591DEE" w:rsidRPr="00DA1926" w:rsidRDefault="00591DEE" w:rsidP="00591DEE">
      <w:pPr>
        <w:spacing w:before="65"/>
        <w:ind w:right="-43"/>
        <w:jc w:val="both"/>
        <w:rPr>
          <w:rFonts w:ascii="Times New Roman" w:eastAsia="Arial" w:hAnsi="Times New Roman" w:cs="Times New Roman"/>
          <w:lang w:val="es-ES"/>
        </w:rPr>
      </w:pPr>
      <w:r w:rsidRPr="00DA1926">
        <w:rPr>
          <w:rFonts w:ascii="Times New Roman" w:eastAsia="Arial" w:hAnsi="Times New Roman" w:cs="Times New Roman"/>
          <w:b/>
          <w:bCs/>
          <w:lang w:val="es-ES"/>
        </w:rPr>
        <w:t>Por favo</w:t>
      </w:r>
      <w:r w:rsidRPr="00DA1926">
        <w:rPr>
          <w:rFonts w:ascii="Times New Roman" w:eastAsia="Arial" w:hAnsi="Times New Roman" w:cs="Times New Roman"/>
          <w:b/>
          <w:bCs/>
          <w:spacing w:val="-17"/>
          <w:lang w:val="es-ES"/>
        </w:rPr>
        <w:t>r</w:t>
      </w:r>
      <w:r w:rsidRPr="00DA1926">
        <w:rPr>
          <w:rFonts w:ascii="Times New Roman" w:eastAsia="Arial" w:hAnsi="Times New Roman" w:cs="Times New Roman"/>
          <w:b/>
          <w:bCs/>
          <w:lang w:val="es-ES"/>
        </w:rPr>
        <w:t>, lee las siguientes afirmaciones y señala de 1 (muy en desacuerdo) a 7 (muy de acuerdo) el grado de acuerdo con cada uno de estos enunciados. No pienses mucho la respuesta, la primera que se te ocurra estará bien.</w:t>
      </w:r>
    </w:p>
    <w:p w:rsidR="00591DEE" w:rsidRPr="00DA1926" w:rsidRDefault="00591DEE" w:rsidP="00591DEE">
      <w:pPr>
        <w:pStyle w:val="Ttulo2"/>
        <w:ind w:left="0" w:right="-43" w:firstLine="0"/>
        <w:jc w:val="both"/>
        <w:rPr>
          <w:rFonts w:ascii="Times New Roman" w:hAnsi="Times New Roman" w:cs="Times New Roman"/>
          <w:bCs w:val="0"/>
          <w:sz w:val="22"/>
          <w:szCs w:val="22"/>
          <w:lang w:val="es-ES"/>
        </w:rPr>
      </w:pPr>
    </w:p>
    <w:tbl>
      <w:tblPr>
        <w:tblStyle w:val="Sombreadomedio1-nfasis1"/>
        <w:tblpPr w:leftFromText="141" w:rightFromText="141" w:vertAnchor="text" w:horzAnchor="margin" w:tblpXSpec="center" w:tblpY="-68"/>
        <w:tblW w:w="10598" w:type="dxa"/>
        <w:tblLayout w:type="fixed"/>
        <w:tblLook w:val="0400" w:firstRow="0" w:lastRow="0" w:firstColumn="0" w:lastColumn="0" w:noHBand="0" w:noVBand="1"/>
      </w:tblPr>
      <w:tblGrid>
        <w:gridCol w:w="1442"/>
        <w:gridCol w:w="1441"/>
        <w:gridCol w:w="1441"/>
        <w:gridCol w:w="1443"/>
        <w:gridCol w:w="1443"/>
        <w:gridCol w:w="1443"/>
        <w:gridCol w:w="1945"/>
      </w:tblGrid>
      <w:tr w:rsidR="00591DEE" w:rsidRPr="00DA1926" w:rsidTr="00591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442" w:type="dxa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A1926">
              <w:rPr>
                <w:rFonts w:ascii="Times New Roman" w:hAnsi="Times New Roman" w:cs="Times New Roman"/>
                <w:b/>
                <w:bCs/>
              </w:rPr>
              <w:t>1</w:t>
            </w:r>
          </w:p>
        </w:tc>
        <w:tc>
          <w:tcPr>
            <w:tcW w:w="1441" w:type="dxa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A1926">
              <w:rPr>
                <w:rFonts w:ascii="Times New Roman" w:hAnsi="Times New Roman" w:cs="Times New Roman"/>
                <w:b/>
                <w:bCs/>
              </w:rPr>
              <w:t>2</w:t>
            </w:r>
          </w:p>
        </w:tc>
        <w:tc>
          <w:tcPr>
            <w:tcW w:w="1441" w:type="dxa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A1926">
              <w:rPr>
                <w:rFonts w:ascii="Times New Roman" w:hAnsi="Times New Roman" w:cs="Times New Roman"/>
                <w:b/>
                <w:bCs/>
              </w:rPr>
              <w:t>3</w:t>
            </w:r>
          </w:p>
        </w:tc>
        <w:tc>
          <w:tcPr>
            <w:tcW w:w="1443" w:type="dxa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A1926">
              <w:rPr>
                <w:rFonts w:ascii="Times New Roman" w:hAnsi="Times New Roman" w:cs="Times New Roman"/>
                <w:b/>
                <w:bCs/>
              </w:rPr>
              <w:t>4</w:t>
            </w:r>
          </w:p>
        </w:tc>
        <w:tc>
          <w:tcPr>
            <w:tcW w:w="1443" w:type="dxa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A1926">
              <w:rPr>
                <w:rFonts w:ascii="Times New Roman" w:hAnsi="Times New Roman" w:cs="Times New Roman"/>
                <w:b/>
                <w:bCs/>
              </w:rPr>
              <w:t>5</w:t>
            </w:r>
          </w:p>
        </w:tc>
        <w:tc>
          <w:tcPr>
            <w:tcW w:w="1443" w:type="dxa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A1926">
              <w:rPr>
                <w:rFonts w:ascii="Times New Roman" w:hAnsi="Times New Roman" w:cs="Times New Roman"/>
                <w:b/>
                <w:bCs/>
              </w:rPr>
              <w:t>6</w:t>
            </w:r>
          </w:p>
        </w:tc>
        <w:tc>
          <w:tcPr>
            <w:tcW w:w="1945" w:type="dxa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A1926">
              <w:rPr>
                <w:rFonts w:ascii="Times New Roman" w:hAnsi="Times New Roman" w:cs="Times New Roman"/>
                <w:b/>
                <w:bCs/>
              </w:rPr>
              <w:t>7</w:t>
            </w:r>
          </w:p>
        </w:tc>
      </w:tr>
      <w:tr w:rsidR="00591DEE" w:rsidRPr="00DA1926" w:rsidTr="00591D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1442" w:type="dxa"/>
            <w:vAlign w:val="center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Muy</w:t>
            </w:r>
            <w:proofErr w:type="spellEnd"/>
            <w:r w:rsidRPr="00DA192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en</w:t>
            </w:r>
            <w:proofErr w:type="spellEnd"/>
            <w:r w:rsidRPr="00DA192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desacuerdo</w:t>
            </w:r>
            <w:proofErr w:type="spellEnd"/>
          </w:p>
        </w:tc>
        <w:tc>
          <w:tcPr>
            <w:tcW w:w="1441" w:type="dxa"/>
            <w:vAlign w:val="center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Bastante</w:t>
            </w:r>
            <w:proofErr w:type="spellEnd"/>
            <w:r w:rsidRPr="00DA192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en</w:t>
            </w:r>
            <w:proofErr w:type="spellEnd"/>
            <w:r w:rsidRPr="00DA192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desacuerdo</w:t>
            </w:r>
            <w:proofErr w:type="spellEnd"/>
          </w:p>
        </w:tc>
        <w:tc>
          <w:tcPr>
            <w:tcW w:w="1441" w:type="dxa"/>
            <w:vAlign w:val="center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En</w:t>
            </w:r>
            <w:proofErr w:type="spellEnd"/>
            <w:r w:rsidRPr="00DA192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desacuerdo</w:t>
            </w:r>
            <w:proofErr w:type="spellEnd"/>
          </w:p>
        </w:tc>
        <w:tc>
          <w:tcPr>
            <w:tcW w:w="1443" w:type="dxa"/>
            <w:vAlign w:val="center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A1926">
              <w:rPr>
                <w:rFonts w:ascii="Times New Roman" w:hAnsi="Times New Roman" w:cs="Times New Roman"/>
                <w:b/>
                <w:bCs/>
              </w:rPr>
              <w:t xml:space="preserve">Ni </w:t>
            </w: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desacuerdo</w:t>
            </w:r>
            <w:proofErr w:type="spellEnd"/>
            <w:r w:rsidRPr="00DA192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ni</w:t>
            </w:r>
            <w:proofErr w:type="spellEnd"/>
            <w:r w:rsidRPr="00DA1926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DA1926">
              <w:rPr>
                <w:rFonts w:ascii="Times New Roman" w:hAnsi="Times New Roman" w:cs="Times New Roman"/>
                <w:b/>
                <w:bCs/>
              </w:rPr>
              <w:t>acuerdo</w:t>
            </w:r>
            <w:proofErr w:type="spellEnd"/>
          </w:p>
        </w:tc>
        <w:tc>
          <w:tcPr>
            <w:tcW w:w="1443" w:type="dxa"/>
            <w:vAlign w:val="center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 w:rsidRPr="00DA1926">
              <w:rPr>
                <w:rFonts w:ascii="Times New Roman" w:hAnsi="Times New Roman" w:cs="Times New Roman"/>
                <w:b/>
              </w:rPr>
              <w:t>En</w:t>
            </w:r>
            <w:proofErr w:type="spellEnd"/>
            <w:r w:rsidRPr="00DA1926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DA1926">
              <w:rPr>
                <w:rFonts w:ascii="Times New Roman" w:hAnsi="Times New Roman" w:cs="Times New Roman"/>
                <w:b/>
              </w:rPr>
              <w:t>acuerdo</w:t>
            </w:r>
            <w:proofErr w:type="spellEnd"/>
          </w:p>
        </w:tc>
        <w:tc>
          <w:tcPr>
            <w:tcW w:w="1443" w:type="dxa"/>
            <w:vAlign w:val="center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 w:rsidRPr="00DA1926">
              <w:rPr>
                <w:rFonts w:ascii="Times New Roman" w:hAnsi="Times New Roman" w:cs="Times New Roman"/>
                <w:b/>
              </w:rPr>
              <w:t>Bastante</w:t>
            </w:r>
            <w:proofErr w:type="spellEnd"/>
            <w:r w:rsidRPr="00DA1926">
              <w:rPr>
                <w:rFonts w:ascii="Times New Roman" w:hAnsi="Times New Roman" w:cs="Times New Roman"/>
                <w:b/>
              </w:rPr>
              <w:t xml:space="preserve"> de </w:t>
            </w:r>
            <w:proofErr w:type="spellStart"/>
            <w:r w:rsidRPr="00DA1926">
              <w:rPr>
                <w:rFonts w:ascii="Times New Roman" w:hAnsi="Times New Roman" w:cs="Times New Roman"/>
                <w:b/>
              </w:rPr>
              <w:t>acuerdo</w:t>
            </w:r>
            <w:proofErr w:type="spellEnd"/>
          </w:p>
        </w:tc>
        <w:tc>
          <w:tcPr>
            <w:tcW w:w="1945" w:type="dxa"/>
            <w:vAlign w:val="center"/>
          </w:tcPr>
          <w:p w:rsidR="00591DEE" w:rsidRPr="00DA1926" w:rsidRDefault="00591DEE" w:rsidP="00591DEE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 w:rsidRPr="00DA1926">
              <w:rPr>
                <w:rFonts w:ascii="Times New Roman" w:hAnsi="Times New Roman" w:cs="Times New Roman"/>
                <w:b/>
              </w:rPr>
              <w:t>Muy</w:t>
            </w:r>
            <w:proofErr w:type="spellEnd"/>
            <w:r w:rsidRPr="00DA1926">
              <w:rPr>
                <w:rFonts w:ascii="Times New Roman" w:hAnsi="Times New Roman" w:cs="Times New Roman"/>
                <w:b/>
              </w:rPr>
              <w:t xml:space="preserve"> de </w:t>
            </w:r>
            <w:proofErr w:type="spellStart"/>
            <w:r w:rsidRPr="00DA1926">
              <w:rPr>
                <w:rFonts w:ascii="Times New Roman" w:hAnsi="Times New Roman" w:cs="Times New Roman"/>
                <w:b/>
              </w:rPr>
              <w:t>acuerdo</w:t>
            </w:r>
            <w:proofErr w:type="spellEnd"/>
          </w:p>
        </w:tc>
      </w:tr>
    </w:tbl>
    <w:tbl>
      <w:tblPr>
        <w:tblStyle w:val="Listaclara-nfasis1"/>
        <w:tblW w:w="10555" w:type="dxa"/>
        <w:tblInd w:w="-1021" w:type="dxa"/>
        <w:tblLayout w:type="fixed"/>
        <w:tblLook w:val="0400" w:firstRow="0" w:lastRow="0" w:firstColumn="0" w:lastColumn="0" w:noHBand="0" w:noVBand="1"/>
      </w:tblPr>
      <w:tblGrid>
        <w:gridCol w:w="791"/>
        <w:gridCol w:w="7238"/>
        <w:gridCol w:w="471"/>
        <w:gridCol w:w="269"/>
        <w:gridCol w:w="370"/>
        <w:gridCol w:w="354"/>
        <w:gridCol w:w="354"/>
        <w:gridCol w:w="354"/>
        <w:gridCol w:w="354"/>
      </w:tblGrid>
      <w:tr w:rsidR="00591DEE" w:rsidRPr="00591DEE" w:rsidTr="00591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791" w:type="dxa"/>
            <w:vAlign w:val="center"/>
          </w:tcPr>
          <w:p w:rsidR="00591DEE" w:rsidRPr="00591DEE" w:rsidRDefault="00591DEE" w:rsidP="00591DEE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Cs/>
                <w:sz w:val="20"/>
                <w:szCs w:val="20"/>
              </w:rPr>
              <w:t>1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El único momento en el que estoy seguro/a de que mi hijo/a me quiere es cuando me está sonriendo.</w:t>
            </w:r>
          </w:p>
        </w:tc>
        <w:tc>
          <w:tcPr>
            <w:tcW w:w="471" w:type="dxa"/>
            <w:vAlign w:val="center"/>
          </w:tcPr>
          <w:p w:rsidR="00591DEE" w:rsidRPr="00591DEE" w:rsidRDefault="00591DEE" w:rsidP="00591DEE">
            <w:pPr>
              <w:jc w:val="center"/>
              <w:rPr>
                <w:rFonts w:ascii="Times New Roman" w:hAnsi="Times New Roman" w:cs="Times New Roman"/>
              </w:rPr>
            </w:pPr>
            <w:r w:rsidRPr="00591DE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591DEE" w:rsidRDefault="00591DEE" w:rsidP="00591DEE">
            <w:pPr>
              <w:jc w:val="center"/>
              <w:rPr>
                <w:rFonts w:ascii="Times New Roman" w:hAnsi="Times New Roman" w:cs="Times New Roman"/>
              </w:rPr>
            </w:pPr>
            <w:r w:rsidRPr="00591DE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591DEE" w:rsidRDefault="00591DEE" w:rsidP="00591DEE">
            <w:pPr>
              <w:jc w:val="center"/>
              <w:rPr>
                <w:rFonts w:ascii="Times New Roman" w:hAnsi="Times New Roman" w:cs="Times New Roman"/>
              </w:rPr>
            </w:pPr>
            <w:r w:rsidRPr="00591DEE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591DEE" w:rsidRDefault="00591DEE" w:rsidP="00591DEE">
            <w:pPr>
              <w:jc w:val="center"/>
              <w:rPr>
                <w:rFonts w:ascii="Times New Roman" w:hAnsi="Times New Roman" w:cs="Times New Roman"/>
              </w:rPr>
            </w:pPr>
            <w:r w:rsidRPr="00591DEE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591DEE" w:rsidRDefault="00591DEE" w:rsidP="00591DEE">
            <w:pPr>
              <w:jc w:val="center"/>
              <w:rPr>
                <w:rFonts w:ascii="Times New Roman" w:hAnsi="Times New Roman" w:cs="Times New Roman"/>
              </w:rPr>
            </w:pPr>
            <w:r w:rsidRPr="00591DEE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591DEE" w:rsidRDefault="00591DEE" w:rsidP="00591DEE">
            <w:pPr>
              <w:jc w:val="center"/>
              <w:rPr>
                <w:rFonts w:ascii="Times New Roman" w:hAnsi="Times New Roman" w:cs="Times New Roman"/>
              </w:rPr>
            </w:pPr>
            <w:r w:rsidRPr="00591DEE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591DEE" w:rsidRDefault="00591DEE" w:rsidP="00591DEE">
            <w:pPr>
              <w:jc w:val="center"/>
              <w:rPr>
                <w:rFonts w:ascii="Times New Roman" w:hAnsi="Times New Roman" w:cs="Times New Roman"/>
              </w:rPr>
            </w:pPr>
            <w:r w:rsidRPr="00591DEE">
              <w:rPr>
                <w:rFonts w:ascii="Times New Roman" w:hAnsi="Times New Roman" w:cs="Times New Roman"/>
              </w:rPr>
              <w:t>7</w:t>
            </w:r>
          </w:p>
        </w:tc>
      </w:tr>
      <w:tr w:rsidR="00591DEE" w:rsidRPr="00D97371" w:rsidTr="00591DEE">
        <w:tc>
          <w:tcPr>
            <w:tcW w:w="791" w:type="dxa"/>
            <w:vAlign w:val="center"/>
          </w:tcPr>
          <w:p w:rsidR="00591DEE" w:rsidRPr="00591DEE" w:rsidRDefault="00591DEE" w:rsidP="00591DEE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2. </w:t>
            </w:r>
          </w:p>
        </w:tc>
        <w:tc>
          <w:tcPr>
            <w:tcW w:w="7238" w:type="dxa"/>
          </w:tcPr>
          <w:p w:rsidR="00591DEE" w:rsidRPr="00591DEE" w:rsidRDefault="00A97F85" w:rsidP="00BD4EBB">
            <w:pPr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Siempre sé lo </w:t>
            </w:r>
            <w:r w:rsidR="00591DEE"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que mi hijo/a quiere.  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3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Me gusta pensar sobre las razones que hay detrás de la forma en la que se comporta y se siente mi hijo/a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4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Mi hijo/a llora cuando hay desconocidos para avergonzarme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5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Puedo “adivinar el pensamiento” de mi hijo/a totalmente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6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Me pregunto muy a menudo sobre lo que mi hijo/a está pensando o sintiendo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7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Me resulta difícil participar activamente en juegos simbólicos/imaginarios con mi hijo/a</w:t>
            </w:r>
            <w:r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8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Siempre puedo predecir lo que hará mi hijo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9</w:t>
            </w:r>
            <w:r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A menudo, siento curiosidad por conocer cómo se siente mi hijo/a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10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A veces mi hijo/a se pone enfermo para impedir que yo haga lo que quiero hacer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11.</w:t>
            </w:r>
          </w:p>
        </w:tc>
        <w:tc>
          <w:tcPr>
            <w:tcW w:w="7238" w:type="dxa"/>
          </w:tcPr>
          <w:p w:rsidR="00591DEE" w:rsidRPr="00591DEE" w:rsidRDefault="00591DEE" w:rsidP="00BD4E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591DEE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A veces, puedo malinterpretar las reacciones de mi hijo/a.  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12.</w:t>
            </w:r>
          </w:p>
        </w:tc>
        <w:tc>
          <w:tcPr>
            <w:tcW w:w="7238" w:type="dxa"/>
          </w:tcPr>
          <w:p w:rsidR="00591DEE" w:rsidRPr="00132C45" w:rsidRDefault="00132C45" w:rsidP="00BD4E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132C4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Intento ver las situaciones desde la perspectiva de mi hijo/a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13.</w:t>
            </w:r>
          </w:p>
        </w:tc>
        <w:tc>
          <w:tcPr>
            <w:tcW w:w="7238" w:type="dxa"/>
          </w:tcPr>
          <w:p w:rsidR="00591DEE" w:rsidRPr="00132C45" w:rsidRDefault="00132C45" w:rsidP="00BD4E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132C4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Cuando mi hijo está irritable, lo hace sólo para molestarme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14.</w:t>
            </w:r>
          </w:p>
        </w:tc>
        <w:tc>
          <w:tcPr>
            <w:tcW w:w="7238" w:type="dxa"/>
          </w:tcPr>
          <w:p w:rsidR="00591DEE" w:rsidRPr="00132C45" w:rsidRDefault="00132C45" w:rsidP="00BD4E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132C4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Siempre sé la razón de por qué hago lo que hago con mi hijo/a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591DEE" w:rsidRPr="00D97371" w:rsidTr="00591DE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591DEE" w:rsidRPr="00591DEE" w:rsidRDefault="00591DEE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15.</w:t>
            </w:r>
          </w:p>
        </w:tc>
        <w:tc>
          <w:tcPr>
            <w:tcW w:w="7238" w:type="dxa"/>
          </w:tcPr>
          <w:p w:rsidR="00591DEE" w:rsidRPr="00132C45" w:rsidRDefault="00132C45" w:rsidP="00BD4E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132C4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Intento entender las razones por las que mi hijo/a se porta mal.</w:t>
            </w:r>
          </w:p>
        </w:tc>
        <w:tc>
          <w:tcPr>
            <w:tcW w:w="471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591DEE" w:rsidRPr="00D97371" w:rsidRDefault="00591DEE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132C45" w:rsidRPr="00D97371" w:rsidTr="00591DEE">
        <w:tblPrEx>
          <w:tblLook w:val="04A0" w:firstRow="1" w:lastRow="0" w:firstColumn="1" w:lastColumn="0" w:noHBand="0" w:noVBand="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132C45" w:rsidRPr="00591DEE" w:rsidRDefault="00132C45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16.</w:t>
            </w:r>
          </w:p>
        </w:tc>
        <w:tc>
          <w:tcPr>
            <w:tcW w:w="7238" w:type="dxa"/>
          </w:tcPr>
          <w:p w:rsidR="00132C45" w:rsidRPr="00132C45" w:rsidRDefault="00132C45" w:rsidP="00BD4E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132C4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A menudo, el comportamiento de mi hijo/a es demasiado confuso como para preocuparme por entenderlo. </w:t>
            </w:r>
          </w:p>
        </w:tc>
        <w:tc>
          <w:tcPr>
            <w:tcW w:w="471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132C45" w:rsidRPr="00D97371" w:rsidTr="00591DE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132C45" w:rsidRPr="00591DEE" w:rsidRDefault="00132C45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17.</w:t>
            </w:r>
          </w:p>
        </w:tc>
        <w:tc>
          <w:tcPr>
            <w:tcW w:w="7238" w:type="dxa"/>
          </w:tcPr>
          <w:p w:rsidR="00132C45" w:rsidRPr="00132C45" w:rsidRDefault="00132C45" w:rsidP="00BD4E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132C4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Siempre sé por qué mi hijo/a actúa de la forma en la que lo hace.</w:t>
            </w:r>
          </w:p>
        </w:tc>
        <w:tc>
          <w:tcPr>
            <w:tcW w:w="471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  <w:tr w:rsidR="00132C45" w:rsidRPr="00D97371" w:rsidTr="00591DEE">
        <w:tblPrEx>
          <w:tblLook w:val="04A0" w:firstRow="1" w:lastRow="0" w:firstColumn="1" w:lastColumn="0" w:noHBand="0" w:noVBand="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1" w:type="dxa"/>
            <w:vAlign w:val="center"/>
          </w:tcPr>
          <w:p w:rsidR="00132C45" w:rsidRPr="00591DEE" w:rsidRDefault="00132C45" w:rsidP="00591DEE">
            <w:pPr>
              <w:pStyle w:val="Prrafodelista"/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</w:pPr>
            <w:r w:rsidRPr="00591DEE">
              <w:rPr>
                <w:rFonts w:ascii="Times New Roman" w:hAnsi="Times New Roman" w:cs="Times New Roman"/>
                <w:b w:val="0"/>
                <w:bCs w:val="0"/>
                <w:sz w:val="20"/>
                <w:szCs w:val="20"/>
              </w:rPr>
              <w:t>18.</w:t>
            </w:r>
          </w:p>
        </w:tc>
        <w:tc>
          <w:tcPr>
            <w:tcW w:w="7238" w:type="dxa"/>
          </w:tcPr>
          <w:p w:rsidR="00132C45" w:rsidRPr="00132C45" w:rsidRDefault="00132C45" w:rsidP="00BD4E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132C4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Creo que intentar adivinar qué siente mi hijo/a no tiene sentido</w:t>
            </w:r>
          </w:p>
        </w:tc>
        <w:tc>
          <w:tcPr>
            <w:tcW w:w="471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1</w:t>
            </w:r>
          </w:p>
        </w:tc>
        <w:tc>
          <w:tcPr>
            <w:tcW w:w="269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2</w:t>
            </w:r>
          </w:p>
        </w:tc>
        <w:tc>
          <w:tcPr>
            <w:tcW w:w="370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3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4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5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6</w:t>
            </w:r>
          </w:p>
        </w:tc>
        <w:tc>
          <w:tcPr>
            <w:tcW w:w="354" w:type="dxa"/>
            <w:vAlign w:val="center"/>
          </w:tcPr>
          <w:p w:rsidR="00132C45" w:rsidRPr="00D97371" w:rsidRDefault="00132C45" w:rsidP="00BD4EBB">
            <w:pPr>
              <w:autoSpaceDE w:val="0"/>
              <w:autoSpaceDN w:val="0"/>
              <w:adjustRightIn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D97371">
              <w:rPr>
                <w:rFonts w:ascii="Times New Roman" w:hAnsi="Times New Roman" w:cs="Times New Roman"/>
                <w:bCs/>
                <w:sz w:val="20"/>
                <w:szCs w:val="20"/>
              </w:rPr>
              <w:t>7</w:t>
            </w:r>
          </w:p>
        </w:tc>
      </w:tr>
    </w:tbl>
    <w:p w:rsidR="005D1301" w:rsidRDefault="005D1301"/>
    <w:sectPr w:rsidR="005D1301" w:rsidSect="007F10B5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1DEE"/>
    <w:rsid w:val="00023CD1"/>
    <w:rsid w:val="00025D90"/>
    <w:rsid w:val="00036867"/>
    <w:rsid w:val="00041A7B"/>
    <w:rsid w:val="00053A8B"/>
    <w:rsid w:val="00053FEF"/>
    <w:rsid w:val="00061538"/>
    <w:rsid w:val="00061EA4"/>
    <w:rsid w:val="00063B1C"/>
    <w:rsid w:val="00074B8B"/>
    <w:rsid w:val="00082E2D"/>
    <w:rsid w:val="000A330E"/>
    <w:rsid w:val="000A503F"/>
    <w:rsid w:val="000A5F8C"/>
    <w:rsid w:val="000B0F91"/>
    <w:rsid w:val="000C5F05"/>
    <w:rsid w:val="000D35D0"/>
    <w:rsid w:val="000D3F96"/>
    <w:rsid w:val="000D4B0A"/>
    <w:rsid w:val="000F3DAC"/>
    <w:rsid w:val="0010194E"/>
    <w:rsid w:val="0011063A"/>
    <w:rsid w:val="00113E2F"/>
    <w:rsid w:val="00115323"/>
    <w:rsid w:val="00120F99"/>
    <w:rsid w:val="001224DA"/>
    <w:rsid w:val="00132C45"/>
    <w:rsid w:val="001372C4"/>
    <w:rsid w:val="0014096D"/>
    <w:rsid w:val="00140B86"/>
    <w:rsid w:val="0014368A"/>
    <w:rsid w:val="0014635B"/>
    <w:rsid w:val="00152A1F"/>
    <w:rsid w:val="00162B18"/>
    <w:rsid w:val="00173C03"/>
    <w:rsid w:val="001802A4"/>
    <w:rsid w:val="00182A43"/>
    <w:rsid w:val="00197BF6"/>
    <w:rsid w:val="001A7AEB"/>
    <w:rsid w:val="001A7ECA"/>
    <w:rsid w:val="001B04D3"/>
    <w:rsid w:val="001B0D38"/>
    <w:rsid w:val="001C23E6"/>
    <w:rsid w:val="001C333C"/>
    <w:rsid w:val="001C56F0"/>
    <w:rsid w:val="001C7F17"/>
    <w:rsid w:val="001D2D13"/>
    <w:rsid w:val="001D7AE9"/>
    <w:rsid w:val="001E5C8D"/>
    <w:rsid w:val="001F0C91"/>
    <w:rsid w:val="001F18A9"/>
    <w:rsid w:val="001F5CF9"/>
    <w:rsid w:val="00202BC0"/>
    <w:rsid w:val="00204A68"/>
    <w:rsid w:val="00215561"/>
    <w:rsid w:val="0022596E"/>
    <w:rsid w:val="002324EF"/>
    <w:rsid w:val="00241C8C"/>
    <w:rsid w:val="0024609F"/>
    <w:rsid w:val="00250AFA"/>
    <w:rsid w:val="002547CF"/>
    <w:rsid w:val="002548DE"/>
    <w:rsid w:val="00255E18"/>
    <w:rsid w:val="00261197"/>
    <w:rsid w:val="002719DD"/>
    <w:rsid w:val="00286B2A"/>
    <w:rsid w:val="00286DE8"/>
    <w:rsid w:val="00293B5B"/>
    <w:rsid w:val="00295305"/>
    <w:rsid w:val="002A50DA"/>
    <w:rsid w:val="002C6FD9"/>
    <w:rsid w:val="002D2268"/>
    <w:rsid w:val="002D2BCA"/>
    <w:rsid w:val="002D4429"/>
    <w:rsid w:val="002E04AA"/>
    <w:rsid w:val="002E0E2A"/>
    <w:rsid w:val="002E726D"/>
    <w:rsid w:val="00300D49"/>
    <w:rsid w:val="00307644"/>
    <w:rsid w:val="00314B1F"/>
    <w:rsid w:val="00317BCE"/>
    <w:rsid w:val="003200E2"/>
    <w:rsid w:val="00335254"/>
    <w:rsid w:val="00336EF1"/>
    <w:rsid w:val="0034334B"/>
    <w:rsid w:val="0034454B"/>
    <w:rsid w:val="00347AA1"/>
    <w:rsid w:val="00347BD3"/>
    <w:rsid w:val="00352B31"/>
    <w:rsid w:val="0035728F"/>
    <w:rsid w:val="0035736B"/>
    <w:rsid w:val="00360B86"/>
    <w:rsid w:val="00365780"/>
    <w:rsid w:val="00366F19"/>
    <w:rsid w:val="0037273F"/>
    <w:rsid w:val="003850EA"/>
    <w:rsid w:val="003879CE"/>
    <w:rsid w:val="00391C24"/>
    <w:rsid w:val="0039268B"/>
    <w:rsid w:val="003A6032"/>
    <w:rsid w:val="003A6828"/>
    <w:rsid w:val="003B0BE1"/>
    <w:rsid w:val="003B2B97"/>
    <w:rsid w:val="003B2FB9"/>
    <w:rsid w:val="003B4703"/>
    <w:rsid w:val="003C643C"/>
    <w:rsid w:val="003C7CCA"/>
    <w:rsid w:val="003D0B6C"/>
    <w:rsid w:val="003D5CB1"/>
    <w:rsid w:val="003D7D50"/>
    <w:rsid w:val="003E021C"/>
    <w:rsid w:val="003E65B6"/>
    <w:rsid w:val="003F0DEB"/>
    <w:rsid w:val="003F16AC"/>
    <w:rsid w:val="003F7BBF"/>
    <w:rsid w:val="003F7F7A"/>
    <w:rsid w:val="00407696"/>
    <w:rsid w:val="00411FBF"/>
    <w:rsid w:val="0043534B"/>
    <w:rsid w:val="004359ED"/>
    <w:rsid w:val="004400BF"/>
    <w:rsid w:val="004527B0"/>
    <w:rsid w:val="0045504F"/>
    <w:rsid w:val="00466501"/>
    <w:rsid w:val="00470935"/>
    <w:rsid w:val="004725C8"/>
    <w:rsid w:val="00473616"/>
    <w:rsid w:val="00477946"/>
    <w:rsid w:val="004A25B3"/>
    <w:rsid w:val="004B4693"/>
    <w:rsid w:val="004B5795"/>
    <w:rsid w:val="004C14D9"/>
    <w:rsid w:val="004C2FB4"/>
    <w:rsid w:val="004C4414"/>
    <w:rsid w:val="004D1A45"/>
    <w:rsid w:val="004D58FB"/>
    <w:rsid w:val="004E03A9"/>
    <w:rsid w:val="004E7D03"/>
    <w:rsid w:val="004F1CB6"/>
    <w:rsid w:val="00514B1F"/>
    <w:rsid w:val="00520030"/>
    <w:rsid w:val="00522495"/>
    <w:rsid w:val="00524E79"/>
    <w:rsid w:val="005324AC"/>
    <w:rsid w:val="00533657"/>
    <w:rsid w:val="005348DC"/>
    <w:rsid w:val="00536A6C"/>
    <w:rsid w:val="00541214"/>
    <w:rsid w:val="0055316C"/>
    <w:rsid w:val="00555B7B"/>
    <w:rsid w:val="00556736"/>
    <w:rsid w:val="00565987"/>
    <w:rsid w:val="00567DE0"/>
    <w:rsid w:val="005736B2"/>
    <w:rsid w:val="0058058B"/>
    <w:rsid w:val="005806AD"/>
    <w:rsid w:val="00584D91"/>
    <w:rsid w:val="00585D25"/>
    <w:rsid w:val="00591DEE"/>
    <w:rsid w:val="005928E6"/>
    <w:rsid w:val="00596841"/>
    <w:rsid w:val="005A75F9"/>
    <w:rsid w:val="005B0B1D"/>
    <w:rsid w:val="005B0BD0"/>
    <w:rsid w:val="005B6B12"/>
    <w:rsid w:val="005C27D6"/>
    <w:rsid w:val="005D1301"/>
    <w:rsid w:val="005D746C"/>
    <w:rsid w:val="005E059D"/>
    <w:rsid w:val="005E0ED7"/>
    <w:rsid w:val="005F656A"/>
    <w:rsid w:val="005F7C51"/>
    <w:rsid w:val="00602F8A"/>
    <w:rsid w:val="00603B8A"/>
    <w:rsid w:val="00604554"/>
    <w:rsid w:val="0060514C"/>
    <w:rsid w:val="00606DA8"/>
    <w:rsid w:val="00607E9A"/>
    <w:rsid w:val="00621B32"/>
    <w:rsid w:val="00624820"/>
    <w:rsid w:val="0062606A"/>
    <w:rsid w:val="0064361E"/>
    <w:rsid w:val="00652A12"/>
    <w:rsid w:val="00652C6E"/>
    <w:rsid w:val="00653C00"/>
    <w:rsid w:val="00670B0F"/>
    <w:rsid w:val="0067187A"/>
    <w:rsid w:val="00674C85"/>
    <w:rsid w:val="00674FA1"/>
    <w:rsid w:val="00680BCC"/>
    <w:rsid w:val="0068312A"/>
    <w:rsid w:val="006862A0"/>
    <w:rsid w:val="0068663E"/>
    <w:rsid w:val="00690072"/>
    <w:rsid w:val="00691998"/>
    <w:rsid w:val="006971D9"/>
    <w:rsid w:val="00697338"/>
    <w:rsid w:val="006A553C"/>
    <w:rsid w:val="006B174C"/>
    <w:rsid w:val="006B247A"/>
    <w:rsid w:val="006C024F"/>
    <w:rsid w:val="006D077E"/>
    <w:rsid w:val="006D3A7C"/>
    <w:rsid w:val="006F7599"/>
    <w:rsid w:val="006F7F20"/>
    <w:rsid w:val="00702AFA"/>
    <w:rsid w:val="00702C64"/>
    <w:rsid w:val="00716158"/>
    <w:rsid w:val="00717052"/>
    <w:rsid w:val="007237CA"/>
    <w:rsid w:val="00731312"/>
    <w:rsid w:val="00732005"/>
    <w:rsid w:val="00734FDA"/>
    <w:rsid w:val="00737780"/>
    <w:rsid w:val="00737F4D"/>
    <w:rsid w:val="00740272"/>
    <w:rsid w:val="00744DAE"/>
    <w:rsid w:val="00756043"/>
    <w:rsid w:val="00756840"/>
    <w:rsid w:val="00756E69"/>
    <w:rsid w:val="00760515"/>
    <w:rsid w:val="00770D55"/>
    <w:rsid w:val="007732F4"/>
    <w:rsid w:val="00773B08"/>
    <w:rsid w:val="00774F38"/>
    <w:rsid w:val="00775DFD"/>
    <w:rsid w:val="00783D9B"/>
    <w:rsid w:val="00785400"/>
    <w:rsid w:val="00785A86"/>
    <w:rsid w:val="0079505B"/>
    <w:rsid w:val="00796B56"/>
    <w:rsid w:val="007A353D"/>
    <w:rsid w:val="007A65F4"/>
    <w:rsid w:val="007A6CEE"/>
    <w:rsid w:val="007B2E09"/>
    <w:rsid w:val="007B3ECC"/>
    <w:rsid w:val="007C4CEC"/>
    <w:rsid w:val="007C67BF"/>
    <w:rsid w:val="007D664A"/>
    <w:rsid w:val="007E390A"/>
    <w:rsid w:val="007F10B5"/>
    <w:rsid w:val="007F1FDF"/>
    <w:rsid w:val="007F261D"/>
    <w:rsid w:val="007F4768"/>
    <w:rsid w:val="00802A61"/>
    <w:rsid w:val="00805C71"/>
    <w:rsid w:val="00813422"/>
    <w:rsid w:val="0081583F"/>
    <w:rsid w:val="00816F7C"/>
    <w:rsid w:val="0082168A"/>
    <w:rsid w:val="00822381"/>
    <w:rsid w:val="00823274"/>
    <w:rsid w:val="00837481"/>
    <w:rsid w:val="00844845"/>
    <w:rsid w:val="0084615D"/>
    <w:rsid w:val="008522DB"/>
    <w:rsid w:val="00852829"/>
    <w:rsid w:val="00861A66"/>
    <w:rsid w:val="00861D32"/>
    <w:rsid w:val="00872176"/>
    <w:rsid w:val="00893401"/>
    <w:rsid w:val="0089655E"/>
    <w:rsid w:val="00897BE1"/>
    <w:rsid w:val="008A179E"/>
    <w:rsid w:val="008A6FF7"/>
    <w:rsid w:val="008B03E2"/>
    <w:rsid w:val="008B639B"/>
    <w:rsid w:val="008B7146"/>
    <w:rsid w:val="008C5DD4"/>
    <w:rsid w:val="008C6B4E"/>
    <w:rsid w:val="008D2AB7"/>
    <w:rsid w:val="008D3569"/>
    <w:rsid w:val="008E2B71"/>
    <w:rsid w:val="008E6E51"/>
    <w:rsid w:val="008F34E8"/>
    <w:rsid w:val="0093498E"/>
    <w:rsid w:val="009355A0"/>
    <w:rsid w:val="009565CD"/>
    <w:rsid w:val="00960D24"/>
    <w:rsid w:val="0096222E"/>
    <w:rsid w:val="00965929"/>
    <w:rsid w:val="0096606D"/>
    <w:rsid w:val="00975924"/>
    <w:rsid w:val="0097766B"/>
    <w:rsid w:val="0098518D"/>
    <w:rsid w:val="00994A3B"/>
    <w:rsid w:val="009A0145"/>
    <w:rsid w:val="009D0631"/>
    <w:rsid w:val="009D6086"/>
    <w:rsid w:val="009D6473"/>
    <w:rsid w:val="009E5FEA"/>
    <w:rsid w:val="009F256C"/>
    <w:rsid w:val="009F40D3"/>
    <w:rsid w:val="009F5D4D"/>
    <w:rsid w:val="009F7FF0"/>
    <w:rsid w:val="00A0165C"/>
    <w:rsid w:val="00A20700"/>
    <w:rsid w:val="00A2523D"/>
    <w:rsid w:val="00A25F23"/>
    <w:rsid w:val="00A302DF"/>
    <w:rsid w:val="00A30714"/>
    <w:rsid w:val="00A344F6"/>
    <w:rsid w:val="00A403E3"/>
    <w:rsid w:val="00A42D4F"/>
    <w:rsid w:val="00A47DF0"/>
    <w:rsid w:val="00A50AA4"/>
    <w:rsid w:val="00A518D0"/>
    <w:rsid w:val="00A51C5A"/>
    <w:rsid w:val="00A55047"/>
    <w:rsid w:val="00A62F2F"/>
    <w:rsid w:val="00A63B52"/>
    <w:rsid w:val="00A676DF"/>
    <w:rsid w:val="00A721C4"/>
    <w:rsid w:val="00A75D51"/>
    <w:rsid w:val="00A77CD0"/>
    <w:rsid w:val="00A82E75"/>
    <w:rsid w:val="00A944CA"/>
    <w:rsid w:val="00A955EF"/>
    <w:rsid w:val="00A95DAA"/>
    <w:rsid w:val="00A97F85"/>
    <w:rsid w:val="00AB03C8"/>
    <w:rsid w:val="00AB28F6"/>
    <w:rsid w:val="00AB4979"/>
    <w:rsid w:val="00AC06DF"/>
    <w:rsid w:val="00AD7030"/>
    <w:rsid w:val="00AF301A"/>
    <w:rsid w:val="00B141C3"/>
    <w:rsid w:val="00B302CD"/>
    <w:rsid w:val="00B320A7"/>
    <w:rsid w:val="00B32E3D"/>
    <w:rsid w:val="00B350F0"/>
    <w:rsid w:val="00B36ED6"/>
    <w:rsid w:val="00B40C5C"/>
    <w:rsid w:val="00B443CD"/>
    <w:rsid w:val="00B54D0D"/>
    <w:rsid w:val="00B56D0D"/>
    <w:rsid w:val="00B617AA"/>
    <w:rsid w:val="00B67E38"/>
    <w:rsid w:val="00B712C1"/>
    <w:rsid w:val="00B76E68"/>
    <w:rsid w:val="00B77933"/>
    <w:rsid w:val="00B8068C"/>
    <w:rsid w:val="00B85A6E"/>
    <w:rsid w:val="00BA42AA"/>
    <w:rsid w:val="00BA6185"/>
    <w:rsid w:val="00BB69C9"/>
    <w:rsid w:val="00BC6A44"/>
    <w:rsid w:val="00BD0DFC"/>
    <w:rsid w:val="00BD1638"/>
    <w:rsid w:val="00BE48A4"/>
    <w:rsid w:val="00BE55A5"/>
    <w:rsid w:val="00BF0528"/>
    <w:rsid w:val="00BF1C95"/>
    <w:rsid w:val="00BF4B1C"/>
    <w:rsid w:val="00BF57F3"/>
    <w:rsid w:val="00C048A4"/>
    <w:rsid w:val="00C07A7C"/>
    <w:rsid w:val="00C103AA"/>
    <w:rsid w:val="00C24AAC"/>
    <w:rsid w:val="00C32F56"/>
    <w:rsid w:val="00C33D86"/>
    <w:rsid w:val="00C3451A"/>
    <w:rsid w:val="00C40099"/>
    <w:rsid w:val="00C43B15"/>
    <w:rsid w:val="00C45602"/>
    <w:rsid w:val="00C47F06"/>
    <w:rsid w:val="00C5269F"/>
    <w:rsid w:val="00C60065"/>
    <w:rsid w:val="00C70DFE"/>
    <w:rsid w:val="00C83043"/>
    <w:rsid w:val="00C86664"/>
    <w:rsid w:val="00C8694B"/>
    <w:rsid w:val="00C87386"/>
    <w:rsid w:val="00C926D2"/>
    <w:rsid w:val="00CA00AC"/>
    <w:rsid w:val="00CA3ED5"/>
    <w:rsid w:val="00CB1453"/>
    <w:rsid w:val="00CB3B45"/>
    <w:rsid w:val="00CB5129"/>
    <w:rsid w:val="00CB6D93"/>
    <w:rsid w:val="00CD63CB"/>
    <w:rsid w:val="00CD6FF4"/>
    <w:rsid w:val="00CF1E2F"/>
    <w:rsid w:val="00D02641"/>
    <w:rsid w:val="00D043BE"/>
    <w:rsid w:val="00D22EC8"/>
    <w:rsid w:val="00D258E8"/>
    <w:rsid w:val="00D263A5"/>
    <w:rsid w:val="00D33593"/>
    <w:rsid w:val="00D34BBE"/>
    <w:rsid w:val="00D35DD0"/>
    <w:rsid w:val="00D3717D"/>
    <w:rsid w:val="00D41364"/>
    <w:rsid w:val="00D41910"/>
    <w:rsid w:val="00D52B52"/>
    <w:rsid w:val="00D54CEF"/>
    <w:rsid w:val="00D57313"/>
    <w:rsid w:val="00D651DC"/>
    <w:rsid w:val="00D672B2"/>
    <w:rsid w:val="00D84114"/>
    <w:rsid w:val="00D903BB"/>
    <w:rsid w:val="00D95C67"/>
    <w:rsid w:val="00DB256F"/>
    <w:rsid w:val="00DB5E8D"/>
    <w:rsid w:val="00DC2946"/>
    <w:rsid w:val="00DC3B0F"/>
    <w:rsid w:val="00DC73B4"/>
    <w:rsid w:val="00DE539E"/>
    <w:rsid w:val="00E16D31"/>
    <w:rsid w:val="00E24706"/>
    <w:rsid w:val="00E24AFD"/>
    <w:rsid w:val="00E36AB6"/>
    <w:rsid w:val="00E52655"/>
    <w:rsid w:val="00E65C45"/>
    <w:rsid w:val="00E71845"/>
    <w:rsid w:val="00E7727D"/>
    <w:rsid w:val="00E81BCD"/>
    <w:rsid w:val="00E84E79"/>
    <w:rsid w:val="00E851AF"/>
    <w:rsid w:val="00E8752F"/>
    <w:rsid w:val="00E87E48"/>
    <w:rsid w:val="00E9032E"/>
    <w:rsid w:val="00E9582B"/>
    <w:rsid w:val="00E96988"/>
    <w:rsid w:val="00EA13A7"/>
    <w:rsid w:val="00EA1BCC"/>
    <w:rsid w:val="00EA6428"/>
    <w:rsid w:val="00EB01BA"/>
    <w:rsid w:val="00EB02D4"/>
    <w:rsid w:val="00EB0378"/>
    <w:rsid w:val="00EB11CC"/>
    <w:rsid w:val="00EB38EF"/>
    <w:rsid w:val="00EB3B3A"/>
    <w:rsid w:val="00EB5F5B"/>
    <w:rsid w:val="00EC0009"/>
    <w:rsid w:val="00ED2422"/>
    <w:rsid w:val="00ED4310"/>
    <w:rsid w:val="00EE18D8"/>
    <w:rsid w:val="00EE579B"/>
    <w:rsid w:val="00F03521"/>
    <w:rsid w:val="00F1125F"/>
    <w:rsid w:val="00F1221B"/>
    <w:rsid w:val="00F15553"/>
    <w:rsid w:val="00F228A2"/>
    <w:rsid w:val="00F238CC"/>
    <w:rsid w:val="00F339E1"/>
    <w:rsid w:val="00F35978"/>
    <w:rsid w:val="00F35EDE"/>
    <w:rsid w:val="00F429A3"/>
    <w:rsid w:val="00F45B60"/>
    <w:rsid w:val="00F47C97"/>
    <w:rsid w:val="00F56010"/>
    <w:rsid w:val="00F56B12"/>
    <w:rsid w:val="00F76977"/>
    <w:rsid w:val="00F826F1"/>
    <w:rsid w:val="00F82706"/>
    <w:rsid w:val="00F849F8"/>
    <w:rsid w:val="00F93196"/>
    <w:rsid w:val="00FC2E2D"/>
    <w:rsid w:val="00FC338D"/>
    <w:rsid w:val="00FD45F5"/>
    <w:rsid w:val="00FD48B2"/>
    <w:rsid w:val="00FE0D35"/>
    <w:rsid w:val="00FE79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A9229B9"/>
  <w15:docId w15:val="{1655BCFE-989E-4713-B2E7-D720C46999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1" w:qFormat="1"/>
    <w:lsdException w:name="heading 1" w:uiPriority="9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  <w:rsid w:val="00591DEE"/>
    <w:pPr>
      <w:widowControl w:val="0"/>
      <w:spacing w:after="0" w:line="240" w:lineRule="auto"/>
    </w:pPr>
    <w:rPr>
      <w:lang w:val="en-US"/>
    </w:rPr>
  </w:style>
  <w:style w:type="paragraph" w:styleId="Ttulo2">
    <w:name w:val="heading 2"/>
    <w:basedOn w:val="Normal"/>
    <w:link w:val="Ttulo2Car"/>
    <w:uiPriority w:val="1"/>
    <w:qFormat/>
    <w:rsid w:val="00591DEE"/>
    <w:pPr>
      <w:ind w:left="499" w:hanging="326"/>
      <w:outlineLvl w:val="1"/>
    </w:pPr>
    <w:rPr>
      <w:rFonts w:ascii="Arial" w:eastAsia="Arial" w:hAnsi="Arial"/>
      <w:b/>
      <w:bCs/>
      <w:sz w:val="19"/>
      <w:szCs w:val="19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uiPriority w:val="1"/>
    <w:rsid w:val="00591DEE"/>
    <w:rPr>
      <w:rFonts w:ascii="Arial" w:eastAsia="Arial" w:hAnsi="Arial"/>
      <w:b/>
      <w:bCs/>
      <w:sz w:val="19"/>
      <w:szCs w:val="19"/>
      <w:lang w:val="en-US"/>
    </w:rPr>
  </w:style>
  <w:style w:type="table" w:styleId="Sombreadomedio1-nfasis1">
    <w:name w:val="Medium Shading 1 Accent 1"/>
    <w:basedOn w:val="Tablanormal"/>
    <w:uiPriority w:val="63"/>
    <w:rsid w:val="00591DEE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Prrafodelista">
    <w:name w:val="List Paragraph"/>
    <w:basedOn w:val="Normal"/>
    <w:uiPriority w:val="34"/>
    <w:qFormat/>
    <w:rsid w:val="00591DEE"/>
  </w:style>
  <w:style w:type="table" w:styleId="Listaclara-nfasis1">
    <w:name w:val="Light List Accent 1"/>
    <w:basedOn w:val="Tablanormal"/>
    <w:uiPriority w:val="61"/>
    <w:rsid w:val="00591DEE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5377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97</Words>
  <Characters>2265</Characters>
  <Application>Microsoft Office Word</Application>
  <DocSecurity>0</DocSecurity>
  <Lines>18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iversidad de Deusto</Company>
  <LinksUpToDate>false</LinksUpToDate>
  <CharactersWithSpaces>2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ire Gordo</dc:creator>
  <cp:lastModifiedBy>Leire Gordo</cp:lastModifiedBy>
  <cp:revision>3</cp:revision>
  <dcterms:created xsi:type="dcterms:W3CDTF">2020-10-08T14:16:00Z</dcterms:created>
  <dcterms:modified xsi:type="dcterms:W3CDTF">2020-10-08T14:19:00Z</dcterms:modified>
</cp:coreProperties>
</file>